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A31AA" w:rsidRDefault="00DA31AA" w:rsidP="00DA31AA">
      <w:pPr>
        <w:ind w:left="709" w:hanging="709"/>
        <w:jc w:val="both"/>
        <w:rPr>
          <w:sz w:val="23"/>
          <w:szCs w:val="23"/>
        </w:rPr>
      </w:pPr>
      <w:r w:rsidRPr="000D33A5">
        <w:rPr>
          <w:rFonts w:ascii="Times New Roman" w:hAnsi="Times New Roman" w:cs="Times New Roman"/>
          <w:sz w:val="23"/>
          <w:szCs w:val="23"/>
        </w:rPr>
        <w:fldChar w:fldCharType="begin"/>
      </w:r>
      <w:r w:rsidRPr="000D33A5">
        <w:rPr>
          <w:rFonts w:ascii="Times New Roman" w:hAnsi="Times New Roman" w:cs="Times New Roman"/>
          <w:sz w:val="23"/>
          <w:szCs w:val="23"/>
        </w:rPr>
        <w:instrText xml:space="preserve"> ADDIN ZOTERO_BIBL {"custom":[]} CSL_BIBLIOGRAPHY </w:instrText>
      </w:r>
      <w:r w:rsidRPr="000D33A5">
        <w:rPr>
          <w:rFonts w:ascii="Times New Roman" w:hAnsi="Times New Roman" w:cs="Times New Roman"/>
          <w:sz w:val="23"/>
          <w:szCs w:val="23"/>
        </w:rPr>
        <w:fldChar w:fldCharType="separate"/>
      </w:r>
      <w:r w:rsidRPr="00246349">
        <w:rPr>
          <w:b/>
          <w:sz w:val="23"/>
          <w:szCs w:val="23"/>
        </w:rPr>
        <w:t>Appendix S</w:t>
      </w:r>
      <w:r w:rsidRPr="00246349">
        <w:rPr>
          <w:sz w:val="23"/>
          <w:szCs w:val="23"/>
        </w:rPr>
        <w:t>tudies analysed</w:t>
      </w:r>
      <w:r>
        <w:rPr>
          <w:sz w:val="23"/>
          <w:szCs w:val="23"/>
        </w:rPr>
        <w:t>.</w:t>
      </w:r>
    </w:p>
    <w:p w:rsidR="00DA31AA" w:rsidRPr="00246349" w:rsidRDefault="00DA31AA" w:rsidP="00DA31AA">
      <w:pPr>
        <w:pStyle w:val="Literaturverzeichnis3"/>
        <w:spacing w:line="240" w:lineRule="auto"/>
        <w:jc w:val="both"/>
        <w:rPr>
          <w:sz w:val="23"/>
          <w:szCs w:val="23"/>
        </w:rPr>
      </w:pP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Armstrong, N. C., &amp; Ernst, E. (2001). A randomized, double-blind, placebo-controlled trial of a Bach Flower Remed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Complementary Therapies in Nursing and Midwifer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7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15–221. https://doi.org/10.1054/ctnm.2001.052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arnhof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T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Chittk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T. (2010). Cognitive reactivity mediates the relationship between neuroticism and depression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Behaviour</w:t>
      </w:r>
      <w:proofErr w:type="spellEnd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 xml:space="preserve"> Research and Therap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4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75–281. https://doi.org/10.1016/j.brat.2009.12.00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Bartram, D. (1995). The predictive validity of the EPI and 16PF for military flying training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Occupational an</w:t>
      </w:r>
      <w:bookmarkStart w:id="0" w:name="_GoBack"/>
      <w:bookmarkEnd w:id="0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d Organizational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6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19–236. https://doi.org/10.1111/j.2044-8325.1995.tb00583.x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Baumann, C., Klauke, B., Domschke, K., Fassbinder, F., Gartmann, N., Kalisch, R., 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Reif, A., Deckert, J., &amp; 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Pauli, P. (2013). Die gemeinsamen und spezifischen Komponenten von Depression und Angst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Zeitschrift Für Klinische Psychologie Und Psychotherapi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42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230–241. https://doi.org/10.1026/1616-3443/a00022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Baur, V., Hänggi, J., &amp; Jäncke, L. (2012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Volumetric associations between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uncinat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fasciculus, amygdala, and trait anxiet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BMC Neuroscienc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13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4. https://doi.org/10.1186/1471-2202-13-4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Becker, E. S., Türke, V., Neumer, S., Soeder, U., Krause, P., &amp; Margraf, J. (2000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Incidence and prevalence rates of mental disorders in a community sample of young women: Results of the Dresden Study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.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In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 xml:space="preserve"> </w:t>
      </w:r>
      <w:r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 xml:space="preserve">G. </w:t>
      </w:r>
      <w:proofErr w:type="spellStart"/>
      <w:r w:rsidRPr="00C74B9F"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>Heeß-Erler</w:t>
      </w:r>
      <w:proofErr w:type="spellEnd"/>
      <w:r w:rsidRPr="00C74B9F"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>,</w:t>
      </w:r>
      <w:r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 xml:space="preserve"> R.</w:t>
      </w:r>
      <w:r w:rsidRPr="00C74B9F"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 xml:space="preserve"> </w:t>
      </w:r>
      <w:proofErr w:type="spellStart"/>
      <w:r w:rsidRPr="00C74B9F"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>Manz</w:t>
      </w:r>
      <w:proofErr w:type="spellEnd"/>
      <w:r w:rsidRPr="00C74B9F"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 xml:space="preserve">, </w:t>
      </w:r>
      <w:r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 xml:space="preserve">&amp; W. </w:t>
      </w:r>
      <w:proofErr w:type="spellStart"/>
      <w:r w:rsidRPr="00C74B9F"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>Kirch</w:t>
      </w:r>
      <w:proofErr w:type="spellEnd"/>
      <w:r w:rsidRPr="00C74B9F"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 xml:space="preserve"> (Ed</w:t>
      </w:r>
      <w:r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>s</w:t>
      </w:r>
      <w:r w:rsidRPr="00C74B9F"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 xml:space="preserve">.)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ublic health research and practice: Report of the Public Health Resear</w:t>
      </w:r>
      <w:r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ch Association Saxony 1998-1999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 xml:space="preserve"> </w:t>
      </w:r>
      <w:r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>(</w:t>
      </w:r>
      <w:r w:rsidRPr="00C74B9F">
        <w:rPr>
          <w:rFonts w:ascii="Times New Roman" w:eastAsia="Times New Roman" w:hAnsi="Times New Roman" w:cs="Times New Roman"/>
          <w:iCs/>
          <w:sz w:val="22"/>
          <w:szCs w:val="22"/>
        </w:rPr>
        <w:t>Volume II</w:t>
      </w:r>
      <w:r>
        <w:rPr>
          <w:rFonts w:ascii="Times New Roman" w:eastAsia="Times New Roman" w:hAnsi="Times New Roman" w:cs="Times New Roman"/>
          <w:iCs/>
          <w:sz w:val="22"/>
          <w:szCs w:val="22"/>
        </w:rPr>
        <w:t>, pp.</w:t>
      </w:r>
      <w:r w:rsidRPr="00C74B9F">
        <w:rPr>
          <w:rFonts w:ascii="Times New Roman" w:eastAsia="Times New Roman" w:hAnsi="Times New Roman" w:cs="Times New Roman"/>
          <w:iCs/>
          <w:sz w:val="22"/>
          <w:szCs w:val="22"/>
        </w:rPr>
        <w:t xml:space="preserve"> 259-291).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 xml:space="preserve"> </w:t>
      </w:r>
      <w:r w:rsidRPr="00C74B9F">
        <w:rPr>
          <w:rFonts w:ascii="Times New Roman" w:eastAsia="Times New Roman" w:hAnsi="Times New Roman" w:cs="Times New Roman"/>
          <w:iCs/>
          <w:sz w:val="22"/>
          <w:szCs w:val="22"/>
        </w:rPr>
        <w:t>Regensburg: Roderer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Biebrich, R., &amp; Kuhl, J. (2002). Neurotizismus und Kreativität: Strukturelle Unterschiede in der Beeinflussung kreativer Leistung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Zeitschrift Für Differentielle Und Diagnostische Psychologi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23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171–190. https://doi.org/10.1024//0170-1789.23.2.17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Blackburn, I. M., Cameron, C. M., &amp; Deary, I. J. (1990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Individual differences and response to the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Velte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mood induction procedur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1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725–731. https://doi.org/10.1016/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0)90258-S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Boll, S., &amp; Gamer, M. (2014). 5-HTTLPR modulates the recognition accuracy and exploration </w:t>
      </w:r>
      <w:r w:rsidRPr="00C74B9F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of emotional facial expressions. </w:t>
      </w:r>
      <w:r w:rsidRPr="00C74B9F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Frontiers in Behavioral Neuroscience</w:t>
      </w:r>
      <w:r w:rsidRPr="00C74B9F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C74B9F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8</w:t>
      </w:r>
      <w:r w:rsidRPr="00C74B9F"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 xml:space="preserve">, </w:t>
      </w:r>
      <w:r w:rsidRPr="00C74B9F">
        <w:rPr>
          <w:rFonts w:ascii="Times New Roman" w:hAnsi="Times New Roman" w:cs="Times New Roman"/>
          <w:color w:val="000000"/>
          <w:sz w:val="22"/>
          <w:szCs w:val="22"/>
          <w:shd w:val="clear" w:color="auto" w:fill="FFFFFF"/>
        </w:rPr>
        <w:t>e0168307</w:t>
      </w:r>
      <w:r w:rsidRPr="00C74B9F">
        <w:rPr>
          <w:rFonts w:ascii="Times New Roman" w:eastAsia="Times New Roman" w:hAnsi="Times New Roman" w:cs="Times New Roman"/>
          <w:sz w:val="22"/>
          <w:szCs w:val="22"/>
          <w:lang w:val="en-US"/>
        </w:rPr>
        <w:t>.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https://doi.org/10.3389/fnbeh.2014.0025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orkenau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P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Mau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N. (2007). Well-being and the accessibility of pleasant and unpleasant concept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European Journal of Personalit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1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69–189. https://doi.org/10.1002/per.61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Bradley, B. F., Brown, S. L., Chu, S., &amp; Lea, R. W. (2009). Effects of orally administered lavender essential oil on responses to anxiety-provoking film clip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Human Psychopharmacolog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24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319–330. https://doi.org/10.1002/hup.101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Brühl, A. B., Hänggi, J., Baur, V., Rufer, M., Delsignore, A., Weidt, S., </w:t>
      </w:r>
      <w:r>
        <w:rPr>
          <w:rFonts w:ascii="Times New Roman" w:eastAsia="Times New Roman" w:hAnsi="Times New Roman" w:cs="Times New Roman"/>
          <w:sz w:val="22"/>
          <w:szCs w:val="22"/>
        </w:rPr>
        <w:t>Jäncke, L., &amp;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Herwig, U. (2014). Increased cortical thickness in a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rontoparietal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network in social anxiety disorder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Human Brain Mapping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35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2966–2977. https://doi.org/10.1002/hbm.22378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Buchmann, A. F., Hellweg, R., Rietschel, M., Treutlein, J., Witt, S. H., Zimmermann, U. S., </w:t>
      </w:r>
      <w:r>
        <w:rPr>
          <w:rFonts w:ascii="Times New Roman" w:eastAsia="Times New Roman" w:hAnsi="Times New Roman" w:cs="Times New Roman"/>
          <w:sz w:val="22"/>
          <w:szCs w:val="22"/>
        </w:rPr>
        <w:t>Schimidt, M. H., Banaschecwki, T., &amp;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C74B9F">
        <w:rPr>
          <w:rFonts w:ascii="Times New Roman" w:eastAsia="Times New Roman" w:hAnsi="Times New Roman" w:cs="Times New Roman"/>
          <w:sz w:val="22"/>
          <w:szCs w:val="22"/>
        </w:rPr>
        <w:t xml:space="preserve">Deuschle, M. (2013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BDNF Val 66 Met and 5-HTTLPR genotype moderate the impact of early psychosocial adversity on plasma brain-derived neurotrophic factor and depressive symptoms: A prospective stud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 xml:space="preserve">European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Neuropsychopharmacolog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902–909. https://doi.org/10.1016/j.euroneuro.2012.09.00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Burch, G. S. J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Hemsle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D. R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Paveli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C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Cor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P. J. (2006). Personality, creativity and latent inhibit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European Journal of Personalit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0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07–122. https://doi.org/10.1002/per.57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Butler, G. K. L., &amp; Montgomery, A. M. J. (2005). Subjective self-control and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ehavioural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impulsivity coexist in anorexia nervosa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Eating Behavior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21–227. https://doi.org/10.1016/j.eatbeh.2004.11.00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yrom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N. C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Msetfi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R. M., &amp; Murphy, R. A. (2015). Two pathways to causal control: Use and availability of information in the environment in people with and without signs of depression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Acta</w:t>
      </w:r>
      <w:proofErr w:type="spellEnd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 xml:space="preserve">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logic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57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–12. https://doi.org/10.1016/j.actpsy.2015.02.004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Caselli, G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ortolai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C., Leoni, M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ovetto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F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pad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 M. (2008). Rumination in problem drinker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Addiction Research &amp; Theor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564–571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lastRenderedPageBreak/>
        <w:t xml:space="preserve">Cheng, H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urnham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 (2003). Personality, self-esteem, and demographic predictions of happiness and depress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4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921–942. https://doi.org/10.1016/S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02)00078-8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Chou, C.-Y., La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Marc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R., Steptoe, A., &amp; Brewin, C. R. (2014). Biological responses to trauma and the development of intrusive memories: An analog study with the trauma film paradigm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Biological Psycholog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103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135–143. https://doi.org/10.1016/j.biopsycho.2014.08.00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Colonnello, V., Chen, F. S., Panksepp, J., &amp; Heinrichs, M. (2013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Oxytocin sharpens self-other perceptual boundary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neuroendocrinolog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996–3002. https://doi.org/10.1016/j.psyneuen.2013.08.010</w:t>
      </w:r>
    </w:p>
    <w:p w:rsidR="00DA31AA" w:rsidRPr="00794D77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s-E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Cope, C. D., Lyons, A. C., Donovan, V., Rylance, M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ilb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 D. (2003). Providing letters and audiotapes to supplement a prenatal diagnostic consultation: effects on later distress and recall. </w:t>
      </w:r>
      <w:r w:rsidRPr="00794D77">
        <w:rPr>
          <w:rFonts w:ascii="Times New Roman" w:eastAsia="Times New Roman" w:hAnsi="Times New Roman" w:cs="Times New Roman"/>
          <w:i/>
          <w:iCs/>
          <w:sz w:val="22"/>
          <w:szCs w:val="22"/>
          <w:lang w:val="es-ES"/>
        </w:rPr>
        <w:t>Prenatal Diagnosis</w:t>
      </w:r>
      <w:r w:rsidRPr="00794D77">
        <w:rPr>
          <w:rFonts w:ascii="Times New Roman" w:eastAsia="Times New Roman" w:hAnsi="Times New Roman" w:cs="Times New Roman"/>
          <w:sz w:val="22"/>
          <w:szCs w:val="22"/>
          <w:lang w:val="es-ES"/>
        </w:rPr>
        <w:t xml:space="preserve">, </w:t>
      </w:r>
      <w:r w:rsidRPr="00794D77">
        <w:rPr>
          <w:rFonts w:ascii="Times New Roman" w:eastAsia="Times New Roman" w:hAnsi="Times New Roman" w:cs="Times New Roman"/>
          <w:i/>
          <w:iCs/>
          <w:sz w:val="22"/>
          <w:szCs w:val="22"/>
          <w:lang w:val="es-ES"/>
        </w:rPr>
        <w:t>23</w:t>
      </w:r>
      <w:r w:rsidRPr="00794D77">
        <w:rPr>
          <w:rFonts w:ascii="Times New Roman" w:eastAsia="Times New Roman" w:hAnsi="Times New Roman" w:cs="Times New Roman"/>
          <w:sz w:val="22"/>
          <w:szCs w:val="22"/>
          <w:lang w:val="es-ES"/>
        </w:rPr>
        <w:t>, 1060–1067. https://doi.org/10.1002/pd.74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794D77">
        <w:rPr>
          <w:rFonts w:ascii="Times New Roman" w:eastAsia="Times New Roman" w:hAnsi="Times New Roman" w:cs="Times New Roman"/>
          <w:sz w:val="22"/>
          <w:szCs w:val="22"/>
          <w:lang w:val="es-ES"/>
        </w:rPr>
        <w:t>Corr</w:t>
      </w:r>
      <w:proofErr w:type="spellEnd"/>
      <w:r w:rsidRPr="00794D77">
        <w:rPr>
          <w:rFonts w:ascii="Times New Roman" w:eastAsia="Times New Roman" w:hAnsi="Times New Roman" w:cs="Times New Roman"/>
          <w:sz w:val="22"/>
          <w:szCs w:val="22"/>
          <w:lang w:val="es-ES"/>
        </w:rPr>
        <w:t xml:space="preserve">, P. J., &amp; Gray, J. A. (1996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Structure and validity of the Attributional Style Questionnaire: A cross-sample comparis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The Journal of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30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645–657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Cor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P. J., Pickering, A. D., &amp; Gray, J. A. (1995). Personality and reinforcement in associative and instrumental learning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47–71. https://doi.org/10.1016/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5)00013-V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Corull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W. J. (1989). The relationships between the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trelau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temperament inventory, sensation seeking and Eysenck’s dimensional system of personalit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0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61–173. https://doi.org/10.1016/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9)90200-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Cramer, D. (1993). Personality and marital dissolut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4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605–607. https://doi.org/10.1016/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3)90155-V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Cro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I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Negoia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Novakov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L., Landis, B. N., &amp; Hummel, T. (2012). Learning about the Functions of the Olfactory System from People without a Sense of Smell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PLOS ON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7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e33365. https://doi.org/10.1371/journal.pone.003336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>Dannlowski, U., Kugel, H., Huber, F., Stuhrmann, A., Redlich, R., Grotegerd, D.,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 Dohm. K.,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>
        <w:rPr>
          <w:rFonts w:ascii="Times New Roman" w:eastAsia="Times New Roman" w:hAnsi="Times New Roman" w:cs="Times New Roman"/>
          <w:sz w:val="22"/>
          <w:szCs w:val="22"/>
        </w:rPr>
        <w:t>Sehlmeyer, C., Konrad, C., Baune, B. T., Arolt, V., Heidels, W., Zwitserlood, P., &amp;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C4187A">
        <w:rPr>
          <w:rFonts w:ascii="Times New Roman" w:eastAsia="Times New Roman" w:hAnsi="Times New Roman" w:cs="Times New Roman"/>
          <w:sz w:val="22"/>
          <w:szCs w:val="22"/>
        </w:rPr>
        <w:t xml:space="preserve">Suslow, T. (2013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Childhood maltreatment is associated with an automatic negative emotion processing bias in the amygdala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Human Brain Mapping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34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), 2899–2909. https://doi.org/10.1002/hbm.2211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Ditzen, B., Neumann, I. D., Bodenmann, G., Dawans, B. von, Turner, R. A., Ehlert, U., &amp; Heinrichs, M. (2007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Effects of different kinds of couple interaction on cortisol and heart rate responses to stress in women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neuroendocrinolog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2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565–574. https://doi.org/10.1016/j.psyneuen.2007.03.01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Dowrick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C. F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elló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J. A., &amp; Gómez, M. J. (2000). GP frequent attendance in Liverpool and Granada: the impact of depressive symptom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The British Journal of General Practice: The Journal of the Royal College of General Practitioner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50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361–365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Dreifus, L., Engler, H., &amp; Kissler, J. (2014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Retrieval-induced forgetting under psychosocial stress: No reduction by delayed stress and beta-adrenergic blockad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Neurobiology of Learning and Memor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10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35–46. https://doi.org/10.1016/j.nlm.2014.01.010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du Prel, J.-B., &amp; Peter, R. (2015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Work-family conflict as a mediator in the association between work stress and depressive symptoms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C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ross-sectional evidence from the German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lid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-cohort stud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International Archives of Occupational and Environmental Health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8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359–368. https://doi.org/10.1007/s00420-014-0967-0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hAnsi="Times New Roman" w:cs="Times New Roman"/>
          <w:sz w:val="22"/>
          <w:szCs w:val="22"/>
        </w:rPr>
        <w:t xml:space="preserve">Eggert, O. (1974). </w:t>
      </w:r>
      <w:r w:rsidRPr="00AD7B99">
        <w:rPr>
          <w:rFonts w:ascii="Times New Roman" w:hAnsi="Times New Roman" w:cs="Times New Roman"/>
          <w:i/>
          <w:sz w:val="22"/>
          <w:szCs w:val="22"/>
        </w:rPr>
        <w:t>Eysenck-Persönlichkeits-Inventar EPI</w:t>
      </w:r>
      <w:r w:rsidRPr="00AD7B99">
        <w:rPr>
          <w:rFonts w:ascii="Times New Roman" w:hAnsi="Times New Roman" w:cs="Times New Roman"/>
          <w:sz w:val="22"/>
          <w:szCs w:val="22"/>
        </w:rPr>
        <w:t>. 1. Auflage</w:t>
      </w:r>
      <w:r>
        <w:rPr>
          <w:rFonts w:ascii="Times New Roman" w:hAnsi="Times New Roman" w:cs="Times New Roman"/>
          <w:sz w:val="22"/>
          <w:szCs w:val="22"/>
        </w:rPr>
        <w:t>,</w:t>
      </w:r>
      <w:r w:rsidRPr="00AD7B99">
        <w:rPr>
          <w:rFonts w:ascii="Times New Roman" w:hAnsi="Times New Roman" w:cs="Times New Roman"/>
          <w:sz w:val="22"/>
          <w:szCs w:val="22"/>
        </w:rPr>
        <w:t xml:space="preserve"> Göttingen: Hogrefe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Egloff, B., &amp; Hock, M. (1997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A comparison of two approaches to the assessment of coping styl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913–916. https://doi.org/10.1016/S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7)00102-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Egloff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B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chmukl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 C. (2002). Predictive validity of an Implicit Association Test for assessing anxiet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Personality and Social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8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441–1455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Egloff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B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chmukl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 C. (2003). Does social desirability moderate the relationship between implicit and explicit anxiety measures?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5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697–1706. https://doi.org/10.1016/S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02)00391-4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lastRenderedPageBreak/>
        <w:t>Egloff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B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chmukl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 C. (2004). Gender differences in implicit and explicit anxiety measur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807–1815. https://doi.org/10.1016/j.paid.2003.07.00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Ehlers,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Mayou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R.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priging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D. C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irkhead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J. (2000). Psychological and perceptual factors associated with arrhythmias and benign palpitation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somatic Medici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62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693–702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Emery, C. F., Huppert, F. A., &amp; Schein, R. L. (1996). Health and personality predictors of psychological functioning in a 7-year longitudinal stud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0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567–573. https://doi.org/10.1016/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5)00219-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Faith, M. S., Flint, J., Fairburn, C. G., Goodwin, G. M., &amp; Allison, D. B. (2001). Gender differences in the relationship between personality dimensions and relative body weight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Obesity Research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647–650. https://doi.org/10.1038/oby.2001.8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örsterling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F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ühn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 (2003). Attributional Veridicality and Evaluative Beliefs: How do they 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Contribute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to Depression?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Social and Clinical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2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369–392. https://doi.org/10.1521/jscp.22.4.369.22894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Francis, L. J. (1998). Happiness is a thing called stable extraversion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A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further examination of the relationship between the Oxford Happiness Inventory and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Eysenck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dimensional model of personality and gender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6</w:t>
      </w:r>
      <w:r>
        <w:rPr>
          <w:rFonts w:ascii="Times New Roman" w:eastAsia="Times New Roman" w:hAnsi="Times New Roman" w:cs="Times New Roman"/>
          <w:iCs/>
          <w:sz w:val="22"/>
          <w:szCs w:val="22"/>
          <w:lang w:val="en-US"/>
        </w:rPr>
        <w:t>,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5–11. https://doi.org/10.1016/S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8)00185-8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Francis, L. J., &amp; Wilcox, C. (1998). The relationship between Eysenck’s personality dimensions and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em’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masculinity and femininity scales revisited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5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683–687. https://doi.org/10.1016/S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8)00085-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urnham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&amp; Cheng, H. (2000). Perceived parental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ehaviou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elf-esteem and happines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Social Psychiatry and Psychiatric Epidemi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5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463–470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urnham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&amp; Miller, T. (1997). Personality, absenteeism and productivit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705–707. https://doi.org/10.1016/S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7)00092-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Garden, G. M., &amp; Ayres, J. G. (1993). Psychiatric and social aspects of brittle asthma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Thorax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4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501–505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Gibson, H. B., &amp; Corcoran, M. E. (1975). Personality and differential susceptibility to hypnosis: further replication and sex differenc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British Journal of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6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513–520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lotzbach-Schoo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E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Andreatt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eif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Ewald, H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rög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C., Baumann, C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Deckert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J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Mühlberger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, A., &amp;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Pauli, P. (2013). Contextual fear conditioning in virtual reality is affected by 5HTTLPR and NPSR1 polymorphisms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ffects on fear-potentiated startl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Frontiers in Behavioral Neuroscienc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7</w:t>
      </w:r>
      <w:r>
        <w:rPr>
          <w:rFonts w:ascii="Times New Roman" w:eastAsia="Times New Roman" w:hAnsi="Times New Roman" w:cs="Times New Roman"/>
          <w:iCs/>
          <w:sz w:val="22"/>
          <w:szCs w:val="22"/>
        </w:rPr>
        <w:t>, 31.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https://doi.org/10.3389/fnbeh.2013.0003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Grabe, H. J., Schwahn, C., Mahler, J., Schulz, A., Spitzer, C., Fenske, K., </w:t>
      </w:r>
      <w:r>
        <w:rPr>
          <w:rFonts w:ascii="Times New Roman" w:eastAsia="Times New Roman" w:hAnsi="Times New Roman" w:cs="Times New Roman"/>
          <w:sz w:val="22"/>
          <w:szCs w:val="22"/>
        </w:rPr>
        <w:t>Appel, K., Barnow, S., Nauck, M., Shomerus, G, Biffar, R., Rosskopfof, D., John, U., Völzke, H., &amp;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reyberg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H. J. (2012). Moderation of adult depression by the serotonin transporter promoter variant (5-HTTLPR), childhood abuse and adult traumatic events in a general population sampl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Ameri</w:t>
      </w:r>
      <w:r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can Journal of Medical Genetic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59B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98–309. https://doi.org/10.1002/ajmg.b.3202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Hagger-Johnson, G., Roberts, B., Boniface, D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abi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, Batty, G. D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Elbaz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Singh-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Manoux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, A., &amp;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Dear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I. J. (2012). Neuroticism and cardiovascular disease mortality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ocioeconomic status modifies the risk in women (UK Health and Lifestyle Survey)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somatic Medici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74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596–603. https://doi.org/10.1097/PSY.0b013e31825c85ca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Hampel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, Weis, S., Hiller, W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Witthöft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 (2011). The relations between social anxiety and social intelligence: A latent variable analysi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Anxiety Disorder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5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545–553. https://doi.org/10.1016/j.janxdis.2011.01.00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Hautzing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 (1991). The Beck Depression Inventory in clinical practic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Der Nervenarzt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62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689–696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Herbert, B. M., Blechert, J., Hautzinger, M., Matthias, E., &amp; Herbert, C. (2013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Intuitive eating is associated with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interoceptiv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sensitivity. Effects on body mass index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Appetit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70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2–30. https://doi.org/10.1016/j.appet.2013.06.08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Herbert, B. M., Herbert, C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Pollato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O. (2011). On the relationship between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interoceptiv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awareness and alexithymia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I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s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interoceptiv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awareness related to emotional awareness?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Personalit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7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149–1175. https://doi.org/10.1111/j.1467-6494.2011.00717.x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lastRenderedPageBreak/>
        <w:t xml:space="preserve">Hermann,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üpp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Y., Schmitz, A., Wal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ter, B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Vaitl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D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Hennig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, J., Stark, R., &amp;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abbert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K. (2012). Functional gene polymorphisms in the serotonin system and traumatic life events modulate the neural basis of fear acquisition and extinction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loS</w:t>
      </w:r>
      <w:proofErr w:type="spellEnd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 xml:space="preserve"> O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7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e44352. https://doi.org/10.1371/journal.pone.004435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Hood, S. D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Hinc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D. A., Robinson, H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Cirillo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, Christmas, D., &amp; Kaye, J. M. (2006). Serotonin regulation of the human stress response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neuroendocrinolog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1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087–1097. https://doi.org/10.1016/j.psyneuen.2006.07.00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Hoyer, J., Gloster, A. T., &amp; Herzberg, P. Y. (2009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Is worry different from rumination? Yes, it is more predictive of psychopathology!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GMS Psycho-Social-Medici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. https://doi.org/10.3205/psm00006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Hulbert-Williams, N. J., Hulbert-Williams, S. L., McIlroy, D., &amp; Bunting, B. (2008). Anxiety in recovery from severe burn injury: an experimental comparis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logy, Health &amp; Medici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62–167. https://doi.org/10.1080/1354850070135270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Jackson, C. J., &amp; Francis, L. J. (1998). Interpreting the correlation between neuroticism and lie scale scor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59–63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altn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, &amp; Jansen, P. (2014). Emotion and affect in mental imagery: do fear and anxiety manipulate mental rotation performance?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Frontiers in Psycholog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5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. https://doi.org/10.3389/fpsyg.2014.0079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Katzer, A., Oberfeld, D., Hiller, W., &amp; Witthöft, M. (2011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Tactile perceptual processes and their relationship to medically unexplained symptoms and health anxiet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Psychosomatic Research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71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335–341. https://doi.org/10.1016/j.jpsychores.2011.03.009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Khan, R. S., Marlow, C., &amp; Head, A. (2008). Physiological and psychological responses to a 12-week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odyBalanc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training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programm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Science and Medicine in Sport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1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99–307. https://doi.org/10.1016/j.jsams.2007.04.00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Kiem, S. A., Andrade, K. C., Spoormaker, V. I., Holsboer, F., Czisch, M., &amp; Sämann, P. G. (2013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Resting state functional MRI connectivity predicts hypothalamus-pituitary-axis status in healthy mal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Psychoneuroendocrinolog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38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1338–1348. https://doi.org/10.1016/j.psyneuen.2012.11.02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Klaperski, S., von Dawans, B., Heinrichs, M., &amp; Fuchs, R. (2013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Does the level of physical exercise affect physiological and psychological responses to psychosocial stress in women?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logy of Sport and Exercis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4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66–274. https://doi.org/10.1016/j.psychsport.2012.11.00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Kliem, S., Mößle, T., Zenger, M., &amp; Brähler, E. (2014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Reliability and validity of the beck depression inventory-fast screen for medical patients in the general German populat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Affective Disorder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5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36–239. https://doi.org/10.1016/j.jad.2013.11.024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lumb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P. L. (1995). Cognitive failures and performance differences: validation studies of a German version of the cognitive failures questionnair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Ergonomic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456–1467. https://doi.org/10.1080/0014013950892520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ohlman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C.-W. (1993). Rigid and flexible modes of coping: Related to coping style?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Anxiety, Stress, &amp; Coping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07–123. https://doi.org/10.1080/1061580930824837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ohl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N., Sauer, S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Walach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H. (2009). Facets of mindfulness – Results of an online study investigating the Freiburg mindfulness inventor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4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24–230. https://doi.org/10.1016/j.paid.2008.10.009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rön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-Herwig, B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aßman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J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romsdorf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Zahrend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E. (2012). The effects of sex and gender role on responses to pressure pai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GMS Psycho-Social-Medici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. https://doi.org/10.3205/psm000079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üh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, Schubert, F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allinat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J. (2011). Structural correlates of trait anxiety: Reduced thickness in medial orbitofrontal cortex accompanied by volume increase in nucleus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accumben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Affective Disorder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34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315–319. https://doi.org/10.1016/j.jad.2011.06.00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üh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Vanderhasselt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-A., De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aedt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R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allinat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J. (2014). The neural basis of unwanted thoughts during resting stat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Social Cognitive and Affective Neuroscienc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320–1324. https://doi.org/10.1093/scan/nst11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lastRenderedPageBreak/>
        <w:t xml:space="preserve">Lass-Hennemann, J., Peyk, P., Streb, M., Holz, E., &amp; Michael, T. (2014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Presence of a dog reduces subjective but not physiological stress responses to an analog trauma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Frontiers in Psycholog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5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. https://doi.org/10.3389/fpsyg.2014.01010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Lauer, C. J., Zerssen, D. von, Schreiber, W., Modell, S., Holsboer, F., &amp; Krieg, J.-C. (1998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The pre-morbid psychometric profile is stable over time in subjects at high familial risk for affective disorder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Affective Disorder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51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45–53. https://doi.org/10.1016/S0165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0327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8)00155-4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Lee, D. M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aja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O’Neill, T. W., O’Connor, D. B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artfai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G., Boonen, S.,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Bouillon, R: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Casanueva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F. F., Finn, J. D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Forti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G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Giwercman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Han, T. S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Hutaniemi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I. T., Kula, K., Lean, M. E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Punab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Silman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 J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Vanderschuern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, D., Wu, F. C., Pendleton, N., &amp;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EMAS study group (2011). Lower vitamin D levels are associated with depression among community-dwelling European me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Psychopharmac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5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320–1328. https://doi.org/10.1177/026988111037928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Lueke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U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Muehlha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, Evens, R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Wittche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H.-U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irschbaum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C. (2012). Within and between session changes in subjective and neuroendocrine stress parameters during magnetic resonance imaging: A controlled scanner training study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neuroendocrinolog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7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299–1308. https://doi.org/10.1016/j.psyneuen.2012.01.00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Man, M. S., MacMillan, I., Scott, J., &amp; Young, A. H. (1999). Mood, neuropsychological function and cognitions in premenstrual dysphoric disorder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logical Medici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727–733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Mansell, W., Clark, D. M., Ehlers, A., &amp; Chen, Y.-P. (1999). Social Anxiety and Attention away from Emotional Fac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Cognition and Emotion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13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673–690. https://doi.org/10.1080/02699939937903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Martin, A., Rief, W., Klaiberg, A., &amp; Braehler, E. (2006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Validity of the Brief Patient Health Questionnaire Mood Scale (PHQ-9) in the general populat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General Hospital Psychiatr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28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71–77. https://doi.org/10.1016/j.genhosppsych.2005.07.00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Mascie-Taylor, C. G. N., &amp; Vandenberg, S. G. (1988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Assortative mating for IQ and personality due to propinquity and personal preferenc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Behavior Genetic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339–345. https://doi.org/10.1007/BF01260934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Merte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T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uch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W. (1996). A comparison of computerized and conventional administration of the German versions of the Eysenck Personality Questionnaire and the Carroll Rating Scale for Depress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0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81–291. https://doi.org/10.1016/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5)00185-9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Miles, A., McManus, C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einman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C., Glover, L., Harrison, S., &amp; Pearce, S. (2001). The factor structure of the BDI in facial pain and other chronic pain patients: a comparison of two models using confirmatory factor analysi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British Journal of Health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79–196. https://doi.org/10.1348/13591070116914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Morrison, C. M., &amp; Gore, H. (2010). The relationship between excessive Internet use and depression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A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questionnaire-based study of 1,319 young people and adult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Psychopatholog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43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121–126. https://doi.org/10.1159/00027700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Mutschler, J., Abbruzzese, E., Goltz, C. von der, Dinter, C., Mobascher, A., Thiele, H., </w:t>
      </w:r>
      <w:r>
        <w:rPr>
          <w:rFonts w:ascii="Times New Roman" w:eastAsia="Times New Roman" w:hAnsi="Times New Roman" w:cs="Times New Roman"/>
          <w:sz w:val="22"/>
          <w:szCs w:val="22"/>
        </w:rPr>
        <w:t>Diaz-Lac ava, A., Dahmen, N., Gallinat, J., Majic, T., Petrovsky, N., Kornhuber, J., Thuerauf, N., Gründer, G., Brinkmeyer, J., Wienker, T., Wagner, M., Wintererr, G., &amp;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65204F">
        <w:rPr>
          <w:rFonts w:ascii="Times New Roman" w:eastAsia="Times New Roman" w:hAnsi="Times New Roman" w:cs="Times New Roman"/>
          <w:sz w:val="22"/>
          <w:szCs w:val="22"/>
        </w:rPr>
        <w:t xml:space="preserve">Kiefer, F. (2012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Genetic Variation in the Neuropeptide Y Gene Promoter Is Associated with Increased Risk of Tobacco Smoking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European Addiction Research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(5), 246–252. https://doi.org/10.1159/00033827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Osinsk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R., Reuter, M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üpp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Y., Schmitz,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ozyr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E., Alexander, N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Hennig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J. (2008). Variation in the serotonin transporter gene modulates selective attention to threat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Emotion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8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584–588. https://doi.org/10.1037/a001282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Paul, V. G., Rauch, A. V., Kugel, H., ter Horst, L., Bauer, J., Dannlowski, U., </w:t>
      </w:r>
      <w:r>
        <w:rPr>
          <w:rFonts w:ascii="Times New Roman" w:eastAsia="Times New Roman" w:hAnsi="Times New Roman" w:cs="Times New Roman"/>
          <w:sz w:val="22"/>
          <w:szCs w:val="22"/>
        </w:rPr>
        <w:t>Ihrmann, P., Lindner, C., Uta-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us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an, D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Kersting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Egloff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B., &amp;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Su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low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T. (2012). High responsivity to threat during the initial stage of perception in repression: a 3 T fMRI stud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Social Cognitive and Affective Neuroscienc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7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980–990. https://doi.org/10.1093/scan/nsr080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lastRenderedPageBreak/>
        <w:t xml:space="preserve">Platte, P., Herbert, C., Pauli, P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resli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P. A. S. (2013). Oral Perceptions of Fat and Taste Stimuli Are Modulated by Affect and Mood Induct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LOS O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e65006. https://doi.org/10.1371/journal.pone.006500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Ploubidi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G. B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rangou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 (2011). Neuroticism and psychological distress: To what extent is their association due to person-environment correlation?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European Psychiatr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–5. https://doi.org/10.1016/j.eurpsy.2009.11.00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Premkuma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P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Etting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U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Inchle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-Mort, S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umich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Williams, S. C. R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uiper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E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umari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V. (2012). Neural p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rocessing of social rejection: T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he role of schizotypal personality trait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Human Brain Mapping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695–706. https://doi.org/10.1002/hbm.2124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ammsay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T. H. (1997). On the relationship between personality and time estimat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739–744. https://doi.org/10.1016/S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7)00117-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Rauch, A. V., Horst, L.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Paul, V. G., Bauer, J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Dannlowski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U., Konrad, C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Ohrmann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P., Kugel, H.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Egloff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B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Arolt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, V., &amp;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uslow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T. (2014). Influence of Repressive Coping Style on Cortical Activation during Encoding of Angry Fac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PLOS ON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9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e112398. https://doi.org/10.1371/journal.pone.0112398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Reicherts, M., &amp; Perrez, M. (1990). </w:t>
      </w:r>
      <w:r w:rsidRPr="00E535F2">
        <w:rPr>
          <w:rFonts w:ascii="Times New Roman" w:eastAsia="Times New Roman" w:hAnsi="Times New Roman" w:cs="Times New Roman"/>
          <w:i/>
          <w:sz w:val="22"/>
          <w:szCs w:val="22"/>
        </w:rPr>
        <w:t>Einflüsse von Repression und Sensitization auf die Selbstbeobachtung der Belastungsverarbeitung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Ridder, S., Treutlein, J., Nees, F., Lang, S., Diener, S., Wessa, M., </w:t>
      </w:r>
      <w:r>
        <w:rPr>
          <w:rFonts w:ascii="Times New Roman" w:eastAsia="Times New Roman" w:hAnsi="Times New Roman" w:cs="Times New Roman"/>
          <w:sz w:val="22"/>
          <w:szCs w:val="22"/>
        </w:rPr>
        <w:t>Kroll, A., Pohlack, S., Cacciaglia, R., Gass, P, Schütz, G., Schumann, G., &amp;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Flor, H. (2012). Brain activation during fear conditioning in humans depends on genetic variations related to functioning of the hypothalamic–pituitary–adrenal axis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F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irst evidence from two independent subsampl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Psychological Medicin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42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2325–2335. https://doi.org/10.1017/S0033291712000359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Rohmann, E., &amp; Bierhoff, H.-W. (2013). Geschlechtsrollen-Selbstkonzept und Beeinträchtigung des psychischen Wohlbefindens bei jungen Fraue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Zeitschrift für Gesundheitspsychologi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21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177–190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Rohrmann, S., Schienle, A., Hodapp, V., &amp; Netter, P. (2004). Experimentelle Überprüfung des Fragebogens zur Erfassung der Ekelempfindlichkeit (FEE)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Zeitschrift Für Klinische Psychologie Und Psychotherapi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33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91–100. https://doi.org/10.1026/0084-5345.33.2.9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Roiser, J. P., &amp; Sahakian, B. J. (2004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Relationship between ecstasy use and depression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A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study controlling for poly-drug us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Psychopharmacolog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173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411–417. https://doi.org/10.1007/s00213-003-1705-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Rollnik, J. D., Schmitz, N., &amp; Kugler, J. (1999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Anxiety moderates cardiovascular responses to painful stimuli during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phygmomanometr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International Journal of Psychophysi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53–257. https://doi.org/10.1016/S0167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760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9)00065-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othemund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Y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Paepk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, &amp; Flor, H. (2001). Perception of risk, anxiety, and health behaviors in women at high risk for breast cancer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International Journal of Behavioral Medici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30–239. https://doi.org/10.1207/S15327558IJBM0803_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Roy, M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irschbaum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C., &amp; Steptoe, A. (2003).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Intraindividual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variation in recent stress exposure as a moderator of cortisol and testosterone level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Annals of Behavioral Medicine: A Publication of the Society of Behavioral Medici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94–200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Roy, M. P., Kirschbaum, C., &amp; Steptoe, A. (2001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Psychological, cardiovascular, and metabolic correlates of individual differences in cortisol stress recovery in young men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neuroendocrinolog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2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375–391. https://doi.org/10.1016/S0306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4530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00)00061-5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Roy, M. P., &amp; Steptoe, A. (1994). Daily stressors and social support availability as predictors of depressed mood in male firefighter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Work &amp; Stres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10–219. https://doi.org/10.1080/0267837940825999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uch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W. (1992). Pavlov’s types of nervous system, Eysenck’s typology and the Hippocrates-Galen temperaments: An empirical examination of the asserted correspondence of three temperament typologi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259–1271. https://doi.org/10.1016/0191-</w:t>
      </w:r>
      <w:proofErr w:type="gram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8869(</w:t>
      </w:r>
      <w:proofErr w:type="gram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92)90168-O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Ryan, L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Leave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G., Golden,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lizard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R., &amp; King, M. (2006). Depression in Irish migrants living in London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C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ase-control stud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The British Journal of Psychiatry: The Journal of Mental Scienc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8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560–566. https://doi.org/10.1192/bjp.188.6.560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lastRenderedPageBreak/>
        <w:t xml:space="preserve">Schaller, G., Lenz, B., Friedrich, K., Dygon, D., Richter-Schmidinger, T., Jacobi, A., </w:t>
      </w:r>
      <w:r>
        <w:rPr>
          <w:rFonts w:ascii="Times New Roman" w:eastAsia="Times New Roman" w:hAnsi="Times New Roman" w:cs="Times New Roman"/>
          <w:sz w:val="22"/>
          <w:szCs w:val="22"/>
        </w:rPr>
        <w:t>Mueller, S. E., Maihöfner, C., Speriling, W., &amp;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Kornhub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J. (2011). Repetitive transcranial magnetic stimulation influences mood in healthy male volunteer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Psychiatric Research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45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178–1183. https://doi.org/10.1016/j.jpsychires.2011.02.00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chedlowski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lüg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T., Richter, S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ewe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U., Schmidt, R. E., &amp; Wagner, T. O. (1995). Beta-endorphin, but not substance-P, is increased by acute stress in human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Psychoneuroendocrinolog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20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103–110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Schmitt, M., Beckmann, M., Dusi, D., Maes, J., Schiller, A., &amp; Schonauer, K. (2003). Messgüte des vereinfachten Beck-Depressions-Inventars (BDI-V)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Diagnostica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49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147–156. https://doi.org/10.1026//0012-1924.49.4.14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Schmitt, M., Maes, J., &amp; Schmal, A. (1997). </w:t>
      </w:r>
      <w:r w:rsidRPr="009E03D4">
        <w:rPr>
          <w:rFonts w:ascii="Times New Roman" w:eastAsia="Times New Roman" w:hAnsi="Times New Roman" w:cs="Times New Roman"/>
          <w:i/>
          <w:sz w:val="22"/>
          <w:szCs w:val="22"/>
        </w:rPr>
        <w:t>Gerechtigkeit als innerdeutsches Problem : Analyse der Messeigenschaften von Indikatoren der seelischen Gesundheit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etrieved from http://psydok.psycharchives.de/jspui/handle/20.500.11780/121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Segal, D. L., Coolidge, F. L., Cahill, B. S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O’Rile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 A. (2008). Psychometric properties of the Beck Depression Inventory II (BDI-II) among community-dwelling older adult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Behavior Modification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2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3–20. https://doi.org/10.1177/014544550730383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milli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L. D., Yeo, G. B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Furnham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 F., &amp; Jackson, C. J. (2006). Benefits of all work and no play: the relationship between neuroticism and performance as a function of resource allocat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The Journal of Applied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91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39–155. https://doi.org/10.1037/0021-9010.91.1.139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Spencer, B. W. J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Chilcot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J., &amp; Farrington, K. (2011). Still sad after successful renal transplantation: are we failing to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ecognis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depression? An audit of depression screening in renal graft recipient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Nephron Clinical Practic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17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c106–112. https://doi.org/10.1159/00031965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Stark, R., Hamm,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chienl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Walter, B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Vaitl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D. (1999). Effects of Fear Induction on Heart Period Variabilit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Psychophysi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8–26. https://doi.org/10.1027//0269-8803.13.1.18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Steyer, R., Majcen, A.-M., Schwenkmezger, P., &amp; Buchner, A. (1989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A latent state-trait anxiety model and its application to determine consistency and specificity coefficient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Anxiety Research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81–299. https://doi.org/10.1080/0891777890824872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tieg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 (2013). Implicit anxiety: No evidence for a relation with childhood fears and parental rearing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ehaviou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logica</w:t>
      </w:r>
      <w:proofErr w:type="spellEnd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 xml:space="preserve">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Belgica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5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75–91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tieg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öritz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 S., &amp; Burger, C. (2010). Personalizing the IAT and the SC-IAT: Impact of idiographic stimulus selection in the measurement of implicit anxiet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ersonality and Individual Differences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48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940–944. https://doi.org/10.1016/j.paid.2010.02.02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tirn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rähl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E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Hinz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 (2006). 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Prävalenz, Soziodemografie, mentale Gesundheit und Geschlechtsunterschiede bei Piercing und Tattoo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PPmP - Psychotherapie · Psychosomatik · Medizinische Psychologi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56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445–449. https://doi.org/10.1055/s-2006-95181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Suslow, T. (1998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Differential validity of the Gottschalk-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les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Anxiety Scales: </w:t>
      </w:r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I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s gender a moderator variable?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Scandinavian Journal of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9–13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hienel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Heinrich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, Fischer, S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Ott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V., Born, J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Hallschmid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 (2014). Oxytocin’s impact on social face processing is stronger in homosexual than heterosexual men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sychoneuroendocrinolog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94–203. https://doi.org/10.1016/j.psyneuen.2013.09.013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Thompson, A. H. (1975). Random responding and the questionnaire measurement of psychoticism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Social Behavior and Personalit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3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11–116. https://doi.org/10.2224/sbp.1975.3.2.111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rög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C., Ewald, H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lotzbach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E., Pauli, P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Mühlberg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 (2012). Does pre-exposure inhibit fear context conditioning? A Virtual Reality Stud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Journal of Neural Transmission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1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709–719. https://doi.org/10.1007/s00702-011-0757-8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sapaki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E. M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Tsiridi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E., Hunter,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ami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Z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eorgakarako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N., Thomas, P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Schizas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, C., &amp;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West, R. M. (2009). Modelling the effect of minor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orthopaedic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day surgery on patient mood at the early post-operative period: A prospective population-based cohort study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European Psychiatr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24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112–118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Unschuld, P. G., Ising, M., Specht, M., Erhardt, A., Ripke, S., Heck, A., </w:t>
      </w:r>
      <w:r>
        <w:rPr>
          <w:rFonts w:ascii="Times New Roman" w:eastAsia="Times New Roman" w:hAnsi="Times New Roman" w:cs="Times New Roman"/>
          <w:sz w:val="22"/>
          <w:szCs w:val="22"/>
        </w:rPr>
        <w:t>Kloiber, S., Straub, V., Brueckl, T., Müller-Myhsok, B., &amp;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 Binder, E. B. (2009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Polymorphisms in the GAD2 gene-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lastRenderedPageBreak/>
        <w:t xml:space="preserve">region are associated with susceptibility for unipolar depression and with a risk factor for anxiety disorder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Ameri</w:t>
      </w:r>
      <w:r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can Journal of Medical Genetics,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50B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1100–1109. https://doi.org/10.1002/ajmg.b.30938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Wardle, J., Steptoe,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Guli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G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artor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G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êk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H., Todorova, I.,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Vögele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  <w:lang w:val="en-US"/>
        </w:rPr>
        <w:t>, C., &amp;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Ziarko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 (2004). Depression, perceived control, and life satisfaction in university students from Central-Eastern and Western Europe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International Journal of Behavioral Medici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11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7–36. https://doi.org/10.1207/s15327558ijbm1101_4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Werner, N. S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Duschek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S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chandry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R. (2009). Relationships between affective states and decision-making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International Journal of Psychophysiology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74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259–265. https://doi.org/10.1016/j.ijpsycho.2009.09.010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Werner, N. S., Schweitzer, N., Meindl, T., Duschek, S., Kambeitz, J., &amp; Schandry, R. (2013).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Interoceptive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awareness moderates neural activity during decision-making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Biological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94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498–506. https://doi.org/10.1016/j.biopsycho.2013.09.002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Wilding, J., &amp; Hayes, S. (1992). Relations between approaches to studying and note-taking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ehaviou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 in lectures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Applied Cognitive Psychology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6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233–246.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  <w:lang w:val="en-US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Wild, K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Scholz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opohl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A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Bräuer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L., Paulsen, F., &amp; Burger, P. H. M. (2014). Strategies against burnout and anxiety in medical education--implementation and evaluation of a new course on relaxation techniques (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Relacs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) for medical students. </w:t>
      </w:r>
      <w:proofErr w:type="spellStart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PloS</w:t>
      </w:r>
      <w:proofErr w:type="spellEnd"/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 xml:space="preserve"> One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  <w:lang w:val="en-US"/>
        </w:rPr>
        <w:t>9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, e114967. https://doi.org/10.1371/journal.pone.0114967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Wilkinson, L., Tai, Y. F., Lin, C. S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Lagnado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D. A., Brooks, D. J.,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Piccini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P., &amp; </w:t>
      </w:r>
      <w:proofErr w:type="spellStart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>Jahanshahi</w:t>
      </w:r>
      <w:proofErr w:type="spellEnd"/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, M. (2014). Probabilistic classification learning with corrective feedback is associated with in vivo striatal dopamine release in the ventral striatum, while learning without feedback is not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Human Brain Mapping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35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5106–5115. https://doi.org/10.1002/hbm.22536</w:t>
      </w:r>
    </w:p>
    <w:p w:rsidR="00DA31AA" w:rsidRPr="00AD7B99" w:rsidRDefault="00DA31AA" w:rsidP="00DA31AA">
      <w:pPr>
        <w:ind w:left="480" w:hanging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Zunhammer, M., Eberle, H., Eichhammer, P., &amp; Busch, V. (2013). </w:t>
      </w:r>
      <w:r w:rsidRPr="00AD7B99">
        <w:rPr>
          <w:rFonts w:ascii="Times New Roman" w:eastAsia="Times New Roman" w:hAnsi="Times New Roman" w:cs="Times New Roman"/>
          <w:sz w:val="22"/>
          <w:szCs w:val="22"/>
          <w:lang w:val="en-US"/>
        </w:rPr>
        <w:t xml:space="preserve">Somatic Symptoms Evoked by Exam Stress in University Students: The Role of Alexithymia, Neuroticism, Anxiety and Depression.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PLOS ONE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D7B99">
        <w:rPr>
          <w:rFonts w:ascii="Times New Roman" w:eastAsia="Times New Roman" w:hAnsi="Times New Roman" w:cs="Times New Roman"/>
          <w:i/>
          <w:iCs/>
          <w:sz w:val="22"/>
          <w:szCs w:val="22"/>
        </w:rPr>
        <w:t>8</w:t>
      </w:r>
      <w:r w:rsidRPr="00AD7B99">
        <w:rPr>
          <w:rFonts w:ascii="Times New Roman" w:eastAsia="Times New Roman" w:hAnsi="Times New Roman" w:cs="Times New Roman"/>
          <w:sz w:val="22"/>
          <w:szCs w:val="22"/>
        </w:rPr>
        <w:t>, e84911. https://doi.org/10.1371/journal.pone.0084911</w:t>
      </w:r>
    </w:p>
    <w:p w:rsidR="00DA31AA" w:rsidRPr="000D33A5" w:rsidRDefault="00DA31AA" w:rsidP="00DA31AA">
      <w:pPr>
        <w:jc w:val="both"/>
        <w:rPr>
          <w:rFonts w:ascii="Times New Roman" w:hAnsi="Times New Roman" w:cs="Times New Roman"/>
          <w:sz w:val="23"/>
          <w:szCs w:val="23"/>
        </w:rPr>
      </w:pPr>
      <w:r w:rsidRPr="000D33A5">
        <w:rPr>
          <w:rFonts w:ascii="Times New Roman" w:hAnsi="Times New Roman" w:cs="Times New Roman"/>
          <w:sz w:val="23"/>
          <w:szCs w:val="23"/>
          <w:lang w:val="en-US"/>
        </w:rPr>
        <w:fldChar w:fldCharType="end"/>
      </w:r>
    </w:p>
    <w:p w:rsidR="009F2688" w:rsidRDefault="009F2688"/>
    <w:sectPr w:rsidR="009F2688" w:rsidSect="00DA31AA">
      <w:headerReference w:type="even" r:id="rId5"/>
      <w:headerReference w:type="default" r:id="rId6"/>
      <w:footerReference w:type="even" r:id="rId7"/>
      <w:footerReference w:type="default" r:id="rId8"/>
      <w:headerReference w:type="first" r:id="rId9"/>
      <w:footerReference w:type="first" r:id="rId10"/>
      <w:pgSz w:w="11900" w:h="16840"/>
      <w:pgMar w:top="1417" w:right="1701" w:bottom="1417" w:left="1701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94D77" w:rsidRDefault="00DA31A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94D77" w:rsidRDefault="00DA31AA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94D77" w:rsidRDefault="00DA31AA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94D77" w:rsidRDefault="00DA31AA">
    <w:pPr>
      <w:pStyle w:val="Header"/>
    </w:pPr>
  </w:p>
  <w:p w:rsidR="00794D77" w:rsidRDefault="00DA31AA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94D77" w:rsidRDefault="00DA31AA"/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94D77" w:rsidRDefault="00DA31A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7010B9D"/>
    <w:multiLevelType w:val="hybridMultilevel"/>
    <w:tmpl w:val="D28AA144"/>
    <w:lvl w:ilvl="0" w:tplc="FEB46AA6">
      <w:start w:val="1"/>
      <w:numFmt w:val="decimal"/>
      <w:pStyle w:val="Artikel"/>
      <w:lvlText w:val="%1.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1" w:tplc="00190407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7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7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7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7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7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7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A31AA"/>
    <w:rsid w:val="009F2688"/>
    <w:rsid w:val="00DA31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51E5A99-288E-4912-97F7-4FC06DC907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A31AA"/>
    <w:pPr>
      <w:spacing w:after="0" w:line="240" w:lineRule="auto"/>
    </w:pPr>
    <w:rPr>
      <w:rFonts w:eastAsiaTheme="minorEastAsia"/>
      <w:sz w:val="24"/>
      <w:szCs w:val="24"/>
      <w:lang w:val="de-D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teraturverzeichnis1">
    <w:name w:val="Literaturverzeichnis1"/>
    <w:basedOn w:val="Normal"/>
    <w:rsid w:val="00DA31AA"/>
    <w:pPr>
      <w:spacing w:line="480" w:lineRule="auto"/>
      <w:ind w:left="720" w:hanging="720"/>
    </w:pPr>
    <w:rPr>
      <w:rFonts w:ascii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DA31AA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A31AA"/>
    <w:rPr>
      <w:rFonts w:eastAsiaTheme="minorEastAsia"/>
      <w:sz w:val="24"/>
      <w:szCs w:val="24"/>
      <w:lang w:val="de-DE" w:eastAsia="de-DE"/>
    </w:rPr>
  </w:style>
  <w:style w:type="paragraph" w:styleId="Footer">
    <w:name w:val="footer"/>
    <w:basedOn w:val="Normal"/>
    <w:link w:val="FooterChar"/>
    <w:uiPriority w:val="99"/>
    <w:unhideWhenUsed/>
    <w:rsid w:val="00DA31AA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A31AA"/>
    <w:rPr>
      <w:rFonts w:eastAsiaTheme="minorEastAsia"/>
      <w:sz w:val="24"/>
      <w:szCs w:val="24"/>
      <w:lang w:val="de-DE" w:eastAsia="de-DE"/>
    </w:rPr>
  </w:style>
  <w:style w:type="paragraph" w:customStyle="1" w:styleId="Literaturverzeichnis2">
    <w:name w:val="Literaturverzeichnis2"/>
    <w:basedOn w:val="Normal"/>
    <w:rsid w:val="00DA31AA"/>
    <w:pPr>
      <w:spacing w:line="480" w:lineRule="auto"/>
      <w:ind w:left="720" w:hanging="720"/>
    </w:pPr>
  </w:style>
  <w:style w:type="paragraph" w:customStyle="1" w:styleId="Literaturverzeichnis3">
    <w:name w:val="Literaturverzeichnis3"/>
    <w:basedOn w:val="Normal"/>
    <w:rsid w:val="00DA31AA"/>
    <w:pPr>
      <w:spacing w:line="480" w:lineRule="auto"/>
      <w:ind w:left="720" w:hanging="720"/>
    </w:pPr>
    <w:rPr>
      <w:rFonts w:ascii="Times New Roman" w:hAnsi="Times New Roman" w:cs="Times New Roman"/>
      <w:lang w:val="en-US"/>
    </w:rPr>
  </w:style>
  <w:style w:type="paragraph" w:customStyle="1" w:styleId="Artikel">
    <w:name w:val="Artikel"/>
    <w:basedOn w:val="Normal"/>
    <w:rsid w:val="00DA31AA"/>
    <w:pPr>
      <w:numPr>
        <w:numId w:val="1"/>
      </w:numPr>
      <w:spacing w:after="120"/>
    </w:pPr>
    <w:rPr>
      <w:rFonts w:ascii="Times New Roman" w:eastAsia="Times New Roman" w:hAnsi="Times New Roman" w:cs="Times New Roman"/>
      <w:sz w:val="18"/>
    </w:rPr>
  </w:style>
  <w:style w:type="paragraph" w:customStyle="1" w:styleId="Literaturverzeichnis4">
    <w:name w:val="Literaturverzeichnis4"/>
    <w:basedOn w:val="Normal"/>
    <w:rsid w:val="00DA31AA"/>
    <w:pPr>
      <w:spacing w:line="480" w:lineRule="auto"/>
      <w:ind w:left="720" w:hanging="720"/>
    </w:pPr>
  </w:style>
  <w:style w:type="paragraph" w:customStyle="1" w:styleId="Literaturverzeichnis5">
    <w:name w:val="Literaturverzeichnis5"/>
    <w:basedOn w:val="Normal"/>
    <w:rsid w:val="00DA31AA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2.xml"/><Relationship Id="rId11" Type="http://schemas.openxmlformats.org/officeDocument/2006/relationships/fontTable" Target="fontTable.xml"/><Relationship Id="rId5" Type="http://schemas.openxmlformats.org/officeDocument/2006/relationships/header" Target="header1.xml"/><Relationship Id="rId10" Type="http://schemas.openxmlformats.org/officeDocument/2006/relationships/footer" Target="footer3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4671</Words>
  <Characters>26631</Characters>
  <Application>Microsoft Office Word</Application>
  <DocSecurity>0</DocSecurity>
  <Lines>221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12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rkey Bhutia</dc:creator>
  <cp:keywords/>
  <dc:description/>
  <cp:lastModifiedBy>Norkey Bhutia</cp:lastModifiedBy>
  <cp:revision>1</cp:revision>
  <dcterms:created xsi:type="dcterms:W3CDTF">2018-02-26T09:39:00Z</dcterms:created>
  <dcterms:modified xsi:type="dcterms:W3CDTF">2018-02-26T09:40:00Z</dcterms:modified>
</cp:coreProperties>
</file>